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8579A" w:rsidRDefault="0088579A" w:rsidP="0088579A">
      <w:pPr>
        <w:pStyle w:val="01PaperTitle"/>
        <w:spacing w:line="276" w:lineRule="auto"/>
        <w:rPr>
          <w:sz w:val="24"/>
          <w:szCs w:val="24"/>
        </w:rPr>
      </w:pPr>
      <w:r>
        <w:rPr>
          <w:sz w:val="24"/>
          <w:szCs w:val="24"/>
        </w:rPr>
        <w:t>Supporting information</w:t>
      </w:r>
    </w:p>
    <w:p w:rsidR="0088579A" w:rsidRPr="00EF6AD5" w:rsidRDefault="0088579A" w:rsidP="0088579A">
      <w:pPr>
        <w:pStyle w:val="01PaperTitle"/>
        <w:spacing w:line="276" w:lineRule="auto"/>
        <w:rPr>
          <w:sz w:val="24"/>
          <w:szCs w:val="24"/>
        </w:rPr>
      </w:pPr>
      <w:r w:rsidRPr="00EF6AD5">
        <w:rPr>
          <w:sz w:val="24"/>
          <w:szCs w:val="24"/>
        </w:rPr>
        <w:t xml:space="preserve">Identification, quantification and </w:t>
      </w:r>
      <w:proofErr w:type="spellStart"/>
      <w:r w:rsidRPr="00EF6AD5">
        <w:rPr>
          <w:sz w:val="24"/>
          <w:szCs w:val="24"/>
        </w:rPr>
        <w:t>Chrastil</w:t>
      </w:r>
      <w:proofErr w:type="spellEnd"/>
      <w:r w:rsidRPr="00EF6AD5">
        <w:rPr>
          <w:sz w:val="24"/>
          <w:szCs w:val="24"/>
        </w:rPr>
        <w:t xml:space="preserve"> modelling of wheat straw wax extraction using supercritical carbon dioxide </w:t>
      </w:r>
    </w:p>
    <w:p w:rsidR="00302AF0" w:rsidRDefault="0088579A" w:rsidP="0088579A">
      <w:pPr>
        <w:spacing w:after="0"/>
      </w:pPr>
      <w:r>
        <w:t xml:space="preserve">Table S1: </w:t>
      </w:r>
      <w:r w:rsidRPr="00F81DEE">
        <w:t xml:space="preserve">Identification and quantification of wheat straw wax </w:t>
      </w:r>
      <w:r>
        <w:t xml:space="preserve">extracted under </w:t>
      </w:r>
      <w:r w:rsidRPr="00F81DEE">
        <w:t>scCO</w:t>
      </w:r>
      <w:r w:rsidRPr="00F81DEE">
        <w:rPr>
          <w:vertAlign w:val="subscript"/>
        </w:rPr>
        <w:t>2</w:t>
      </w:r>
      <w:r w:rsidRPr="00F81DEE">
        <w:t xml:space="preserve"> conditions</w:t>
      </w:r>
      <w:r>
        <w:t xml:space="preserve"> and heptane </w:t>
      </w:r>
      <w:proofErr w:type="spellStart"/>
      <w:r>
        <w:t>soxhlet</w:t>
      </w:r>
      <w:proofErr w:type="spellEnd"/>
      <w:r>
        <w:t xml:space="preserve"> extraction</w:t>
      </w:r>
    </w:p>
    <w:tbl>
      <w:tblPr>
        <w:tblpPr w:leftFromText="180" w:rightFromText="180" w:vertAnchor="page" w:horzAnchor="margin" w:tblpY="3524"/>
        <w:tblW w:w="9180" w:type="dxa"/>
        <w:tblLook w:val="04A0" w:firstRow="1" w:lastRow="0" w:firstColumn="1" w:lastColumn="0" w:noHBand="0" w:noVBand="1"/>
      </w:tblPr>
      <w:tblGrid>
        <w:gridCol w:w="2376"/>
        <w:gridCol w:w="284"/>
        <w:gridCol w:w="1417"/>
        <w:gridCol w:w="1418"/>
        <w:gridCol w:w="1984"/>
        <w:gridCol w:w="1701"/>
      </w:tblGrid>
      <w:tr w:rsidR="0088579A" w:rsidRPr="00F81DEE" w:rsidTr="0088579A">
        <w:trPr>
          <w:cantSplit/>
          <w:trHeight w:val="227"/>
        </w:trPr>
        <w:tc>
          <w:tcPr>
            <w:tcW w:w="237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Identification </w:t>
            </w:r>
          </w:p>
        </w:tc>
        <w:tc>
          <w:tcPr>
            <w:tcW w:w="284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8579A" w:rsidRPr="00F81DEE" w:rsidRDefault="0088579A" w:rsidP="0088579A">
            <w:pPr>
              <w:tabs>
                <w:tab w:val="left" w:pos="342"/>
              </w:tabs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alculated KI</w:t>
            </w:r>
          </w:p>
        </w:tc>
        <w:tc>
          <w:tcPr>
            <w:tcW w:w="1418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88579A" w:rsidRPr="00F81DEE" w:rsidRDefault="0088579A" w:rsidP="0088579A">
            <w:pPr>
              <w:spacing w:after="0" w:line="240" w:lineRule="auto"/>
              <w:ind w:right="-101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iterature KI</w:t>
            </w:r>
          </w:p>
        </w:tc>
        <w:tc>
          <w:tcPr>
            <w:tcW w:w="368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µg.g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-1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of wheat straw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28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vertAlign w:val="superscript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Supercritical extraction @ 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373 K/40 </w:t>
            </w: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Pa</w:t>
            </w:r>
            <w:r w:rsidRPr="00F81DE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vertAlign w:val="superscript"/>
              </w:rPr>
              <w:t>a</w:t>
            </w:r>
            <w:proofErr w:type="spellEnd"/>
            <w:r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vertAlign w:val="superscript"/>
              </w:rPr>
              <w:t xml:space="preserve">  </w:t>
            </w:r>
          </w:p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4 h extraction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8579A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Heptane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oxhlet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 </w:t>
            </w:r>
          </w:p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4 h extraction)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Tetradecanoic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acid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5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1751 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[</w:t>
            </w:r>
            <w:hyperlink w:anchor="_ENREF_27" w:tooltip="Silva, 1999 #328" w:history="1"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begin"/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instrText xml:space="preserve"> ADDIN EN.CITE &lt;EndNote&gt;&lt;Cite&gt;&lt;Author&gt;Silva&lt;/Author&gt;&lt;Year&gt;1999&lt;/Year&gt;&lt;RecNum&gt;328&lt;/RecNum&gt;&lt;DisplayText&gt;&lt;style face="superscript"&gt;27&lt;/style&gt;&lt;/DisplayText&gt;&lt;record&gt;&lt;rec-number&gt;328&lt;/rec-number&gt;&lt;foreign-keys&gt;&lt;key app="EN" db-id="2dpspzwedf2wr5edfarp9pwk2w5fwwt0e2rt"&gt;328&lt;/key&gt;&lt;/foreign-keys&gt;&lt;ref-type name="Journal Article"&gt;17&lt;/ref-type&gt;&lt;contributors&gt;&lt;authors&gt;&lt;author&gt;U. F. Da Silva&lt;/author&gt;&lt;author&gt;E. L. Borba&lt;/author&gt;&lt;author&gt;J. Semir&lt;/author&gt;&lt;author&gt;A. J. Marsaioli&lt;/author&gt;&lt;/authors&gt;&lt;/contributors&gt;&lt;titles&gt;&lt;title&gt;A simple solid injection device for the analyses of Bulbophyllum (Orchidaceae) volatile&lt;/title&gt;&lt;secondary-title&gt;Phytochemistry&lt;/secondary-title&gt;&lt;/titles&gt;&lt;periodical&gt;&lt;full-title&gt;Phytochemistry&lt;/full-title&gt;&lt;/periodical&gt;&lt;pages&gt;31-34&lt;/pages&gt;&lt;volume&gt;50&lt;/volume&gt;&lt;dates&gt;&lt;year&gt;1999&lt;/year&gt;&lt;/dates&gt;&lt;urls&gt;&lt;/urls&gt;&lt;/record&gt;&lt;/Cite&gt;&lt;/EndNote&gt;</w:instrTex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separate"/>
              </w:r>
              <w:r w:rsidRPr="00F81DEE">
                <w:rPr>
                  <w:rFonts w:ascii="Times New Roman" w:hAnsi="Times New Roman" w:cs="Times New Roman"/>
                  <w:noProof/>
                  <w:color w:val="000000"/>
                  <w:sz w:val="16"/>
                  <w:szCs w:val="16"/>
                  <w:vertAlign w:val="superscript"/>
                </w:rPr>
                <w:t>27</w: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end"/>
              </w:r>
            </w:hyperlink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8 ± 1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319F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4 ± 34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exadecanoic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acid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5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1950 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[</w:t>
            </w:r>
            <w:hyperlink w:anchor="_ENREF_28" w:tooltip="Mahalwal, 2003 #329" w:history="1"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begin"/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instrText xml:space="preserve"> ADDIN EN.CITE &lt;EndNote&gt;&lt;Cite&gt;&lt;Author&gt;Mahalwal&lt;/Author&gt;&lt;Year&gt;2003&lt;/Year&gt;&lt;RecNum&gt;329&lt;/RecNum&gt;&lt;DisplayText&gt;&lt;style face="superscript"&gt;28&lt;/style&gt;&lt;/DisplayText&gt;&lt;record&gt;&lt;rec-number&gt;329&lt;/rec-number&gt;&lt;foreign-keys&gt;&lt;key app="EN" db-id="2dpspzwedf2wr5edfarp9pwk2w5fwwt0e2rt"&gt;329&lt;/key&gt;&lt;/foreign-keys&gt;&lt;ref-type name="Journal Article"&gt;17&lt;/ref-type&gt;&lt;contributors&gt;&lt;authors&gt;&lt;author&gt;V. S. Mahalwal&lt;/author&gt;&lt;author&gt;M. Ali&lt;/author&gt;&lt;/authors&gt;&lt;/contributors&gt;&lt;titles&gt;&lt;title&gt;Volatile constituents of Cymbopogon nardus (Linn.) rendle&lt;/title&gt;&lt;secondary-title&gt;Flavour Fragr. J.&lt;/secondary-title&gt;&lt;/titles&gt;&lt;periodical&gt;&lt;full-title&gt;Flavour Fragr. J.&lt;/full-title&gt;&lt;/periodical&gt;&lt;pages&gt;73-76&lt;/pages&gt;&lt;volume&gt;18&lt;/volume&gt;&lt;dates&gt;&lt;year&gt;2003&lt;/year&gt;&lt;/dates&gt;&lt;urls&gt;&lt;/urls&gt;&lt;/record&gt;&lt;/Cite&gt;&lt;/EndNote&gt;</w:instrTex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separate"/>
              </w:r>
              <w:r w:rsidRPr="00F81DEE">
                <w:rPr>
                  <w:rFonts w:ascii="Times New Roman" w:hAnsi="Times New Roman" w:cs="Times New Roman"/>
                  <w:noProof/>
                  <w:color w:val="000000"/>
                  <w:sz w:val="16"/>
                  <w:szCs w:val="16"/>
                  <w:vertAlign w:val="superscript"/>
                </w:rPr>
                <w:t>28</w: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end"/>
              </w:r>
            </w:hyperlink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76  ± 1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319F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25 ± 54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ctadecadienoic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acid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12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2132 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[</w:t>
            </w:r>
            <w:hyperlink w:anchor="_ENREF_29" w:tooltip="Pino, 2005 #340" w:history="1"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begin"/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instrText xml:space="preserve"> ADDIN EN.CITE &lt;EndNote&gt;&lt;Cite&gt;&lt;Author&gt;Pino&lt;/Author&gt;&lt;Year&gt;2005&lt;/Year&gt;&lt;RecNum&gt;340&lt;/RecNum&gt;&lt;DisplayText&gt;&lt;style face="superscript"&gt;29&lt;/style&gt;&lt;/DisplayText&gt;&lt;record&gt;&lt;rec-number&gt;340&lt;/rec-number&gt;&lt;foreign-keys&gt;&lt;key app="EN" db-id="2dpspzwedf2wr5edfarp9pwk2w5fwwt0e2rt"&gt;340&lt;/key&gt;&lt;/foreign-keys&gt;&lt;ref-type name="Journal Article"&gt;17&lt;/ref-type&gt;&lt;contributors&gt;&lt;authors&gt;&lt;author&gt;J. A. Pino &lt;/author&gt;&lt;author&gt;R. Marbot&lt;/author&gt;&lt;author&gt;A. Rosado&lt;/author&gt;&lt;author&gt;C. Vázquez&lt;/author&gt;&lt;/authors&gt;&lt;/contributors&gt;&lt;titles&gt;&lt;title&gt;Volatile constituents of genipap (Genipa americana L.) &lt;/title&gt;&lt;secondary-title&gt;Flavour Fragr. J.&lt;/secondary-title&gt;&lt;/titles&gt;&lt;periodical&gt;&lt;full-title&gt;Flavour Fragr. J.&lt;/full-title&gt;&lt;/periodical&gt;&lt;pages&gt;583-586&lt;/pages&gt;&lt;volume&gt;20&lt;/volume&gt;&lt;dates&gt;&lt;year&gt;2005&lt;/year&gt;&lt;/dates&gt;&lt;urls&gt;&lt;/urls&gt;&lt;/record&gt;&lt;/Cite&gt;&lt;/EndNote&gt;</w:instrTex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separate"/>
              </w:r>
              <w:r w:rsidRPr="00F81DEE">
                <w:rPr>
                  <w:rFonts w:ascii="Times New Roman" w:hAnsi="Times New Roman" w:cs="Times New Roman"/>
                  <w:noProof/>
                  <w:color w:val="000000"/>
                  <w:sz w:val="16"/>
                  <w:szCs w:val="16"/>
                  <w:vertAlign w:val="superscript"/>
                </w:rPr>
                <w:t>29</w: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end"/>
              </w:r>
            </w:hyperlink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2 ± 1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319F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0 ± 13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ctadecenoic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acid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12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2137 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[</w:t>
            </w:r>
            <w:hyperlink w:anchor="_ENREF_30" w:tooltip="Pino, 2003 #341" w:history="1"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begin"/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instrText xml:space="preserve"> ADDIN EN.CITE &lt;EndNote&gt;&lt;Cite&gt;&lt;Author&gt;Pino&lt;/Author&gt;&lt;Year&gt;2003&lt;/Year&gt;&lt;RecNum&gt;341&lt;/RecNum&gt;&lt;DisplayText&gt;&lt;style face="superscript"&gt;30&lt;/style&gt;&lt;/DisplayText&gt;&lt;record&gt;&lt;rec-number&gt;341&lt;/rec-number&gt;&lt;foreign-keys&gt;&lt;key app="EN" db-id="2dpspzwedf2wr5edfarp9pwk2w5fwwt0e2rt"&gt;341&lt;/key&gt;&lt;/foreign-keys&gt;&lt;ref-type name="Journal Article"&gt;17&lt;/ref-type&gt;&lt;contributors&gt;&lt;authors&gt;&lt;author&gt;J. A. Pino&lt;/author&gt;&lt;author&gt;R. Marbot&lt;/author&gt;&lt;author&gt;A. Rosado&lt;/author&gt;&lt;author&gt;C. Vázquez&lt;/author&gt;&lt;/authors&gt;&lt;/contributors&gt;&lt;titles&gt;&lt;title&gt;Volatile constituents of fruits of Garcinia dulcis Kurz. &lt;/title&gt;&lt;secondary-title&gt;Flavour Fragr. J.&lt;/secondary-title&gt;&lt;/titles&gt;&lt;periodical&gt;&lt;full-title&gt;Flavour Fragr. J.&lt;/full-title&gt;&lt;/periodical&gt;&lt;pages&gt;271-274&lt;/pages&gt;&lt;volume&gt;18&lt;/volume&gt;&lt;dates&gt;&lt;year&gt;2003&lt;/year&gt;&lt;/dates&gt;&lt;urls&gt;&lt;/urls&gt;&lt;/record&gt;&lt;/Cite&gt;&lt;/EndNote&gt;</w:instrTex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separate"/>
              </w:r>
              <w:r w:rsidRPr="00F81DEE">
                <w:rPr>
                  <w:rFonts w:ascii="Times New Roman" w:hAnsi="Times New Roman" w:cs="Times New Roman"/>
                  <w:noProof/>
                  <w:color w:val="000000"/>
                  <w:sz w:val="16"/>
                  <w:szCs w:val="16"/>
                  <w:vertAlign w:val="superscript"/>
                </w:rPr>
                <w:t>30</w: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end"/>
              </w:r>
            </w:hyperlink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71 ± 2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319F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4 ± 27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ctadecanoic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acid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14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2168 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[</w:t>
            </w:r>
            <w:hyperlink w:anchor="_ENREF_31" w:tooltip="Zoghbi, 1999 #342" w:history="1"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begin"/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instrText xml:space="preserve"> ADDIN EN.CITE &lt;EndNote&gt;&lt;Cite&gt;&lt;Author&gt;Zoghbi&lt;/Author&gt;&lt;Year&gt;1999&lt;/Year&gt;&lt;RecNum&gt;342&lt;/RecNum&gt;&lt;DisplayText&gt;&lt;style face="superscript"&gt;31&lt;/style&gt;&lt;/DisplayText&gt;&lt;record&gt;&lt;rec-number&gt;342&lt;/rec-number&gt;&lt;foreign-keys&gt;&lt;key app="EN" db-id="2dpspzwedf2wr5edfarp9pwk2w5fwwt0e2rt"&gt;342&lt;/key&gt;&lt;/foreign-keys&gt;&lt;ref-type name="Journal Article"&gt;17&lt;/ref-type&gt;&lt;contributors&gt;&lt;authors&gt;&lt;author&gt;M. G. B. Zoghbi&lt;/author&gt;&lt;author&gt;E. H. A. Andrade&lt;/author&gt;&lt;author&gt;J. G. S. Maia&lt;/author&gt;&lt;/authors&gt;&lt;/contributors&gt;&lt;titles&gt;&lt;title&gt;Volatile constituents from leaves and flowers of Alpinia &lt;/title&gt;&lt;secondary-title&gt;Flavour Fragr. J.&lt;/secondary-title&gt;&lt;/titles&gt;&lt;periodical&gt;&lt;full-title&gt;Flavour Fragr. J.&lt;/full-title&gt;&lt;/periodical&gt;&lt;pages&gt;411-414&lt;/pages&gt;&lt;volume&gt;14&lt;/volume&gt;&lt;dates&gt;&lt;year&gt;1999&lt;/year&gt;&lt;/dates&gt;&lt;urls&gt;&lt;/urls&gt;&lt;/record&gt;&lt;/Cite&gt;&lt;/EndNote&gt;</w:instrTex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separate"/>
              </w:r>
              <w:r w:rsidRPr="00F81DEE">
                <w:rPr>
                  <w:rFonts w:ascii="Times New Roman" w:hAnsi="Times New Roman" w:cs="Times New Roman"/>
                  <w:noProof/>
                  <w:color w:val="000000"/>
                  <w:sz w:val="16"/>
                  <w:szCs w:val="16"/>
                  <w:vertAlign w:val="superscript"/>
                </w:rPr>
                <w:t>31</w: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end"/>
              </w:r>
            </w:hyperlink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8 ± 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319F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3 ± 32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iCs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bCs/>
                <w:iCs/>
                <w:color w:val="000000"/>
                <w:sz w:val="16"/>
                <w:szCs w:val="16"/>
              </w:rPr>
              <w:t xml:space="preserve">Total fatty acids 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  <w:t>1026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± 7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</w:pPr>
            <w:r w:rsidRPr="008319FE"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  <w:t>1485 ± 160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eptacosane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8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700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 xml:space="preserve"> </w:t>
            </w:r>
            <w:hyperlink w:anchor="_ENREF_22" w:tooltip="Kovats, 1958 #103" w:history="1"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begin"/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instrText xml:space="preserve"> ADDIN EN.CITE &lt;EndNote&gt;&lt;Cite&gt;&lt;Author&gt;Kovats&lt;/Author&gt;&lt;Year&gt;1958&lt;/Year&gt;&lt;RecNum&gt;103&lt;/RecNum&gt;&lt;DisplayText&gt;&lt;style face="superscript"&gt;22&lt;/style&gt;&lt;/DisplayText&gt;&lt;record&gt;&lt;rec-number&gt;103&lt;/rec-number&gt;&lt;foreign-keys&gt;&lt;key app="EN" db-id="2dpspzwedf2wr5edfarp9pwk2w5fwwt0e2rt"&gt;103&lt;/key&gt;&lt;/foreign-keys&gt;&lt;ref-type name="Journal Article"&gt;17&lt;/ref-type&gt;&lt;contributors&gt;&lt;authors&gt;&lt;author&gt;Kovats, E.&lt;/author&gt;&lt;/authors&gt;&lt;/contributors&gt;&lt;titles&gt;&lt;title&gt;Characterization of organic compounds by gas chromatography. Part 1. Retention. indices of aliphatic halides, alcohols, aldehydes and ketones&lt;/title&gt;&lt;secondary-title&gt;Helv. Chim. Acta.&lt;/secondary-title&gt;&lt;/titles&gt;&lt;pages&gt;1915-1932&lt;/pages&gt;&lt;volume&gt;41&lt;/volume&gt;&lt;dates&gt;&lt;year&gt;1958&lt;/year&gt;&lt;/dates&gt;&lt;urls&gt;&lt;/urls&gt;&lt;/record&gt;&lt;/Cite&gt;&lt;/EndNote&gt;</w:instrTex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separate"/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t>[</w:t>
              </w:r>
              <w:r w:rsidRPr="00F81DEE">
                <w:rPr>
                  <w:rFonts w:ascii="Times New Roman" w:hAnsi="Times New Roman" w:cs="Times New Roman"/>
                  <w:noProof/>
                  <w:color w:val="000000"/>
                  <w:sz w:val="16"/>
                  <w:szCs w:val="16"/>
                  <w:vertAlign w:val="superscript"/>
                </w:rPr>
                <w:t>22</w: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end"/>
              </w:r>
            </w:hyperlink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9 ± 1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319F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6 ± 31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onacosane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8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00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 xml:space="preserve"> </w:t>
            </w:r>
            <w:hyperlink w:anchor="_ENREF_22" w:tooltip="Kovats, 1958 #103" w:history="1"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begin"/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instrText xml:space="preserve"> ADDIN EN.CITE &lt;EndNote&gt;&lt;Cite&gt;&lt;Author&gt;Kovats&lt;/Author&gt;&lt;Year&gt;1958&lt;/Year&gt;&lt;RecNum&gt;103&lt;/RecNum&gt;&lt;DisplayText&gt;&lt;style face="superscript"&gt;22&lt;/style&gt;&lt;/DisplayText&gt;&lt;record&gt;&lt;rec-number&gt;103&lt;/rec-number&gt;&lt;foreign-keys&gt;&lt;key app="EN" db-id="2dpspzwedf2wr5edfarp9pwk2w5fwwt0e2rt"&gt;103&lt;/key&gt;&lt;/foreign-keys&gt;&lt;ref-type name="Journal Article"&gt;17&lt;/ref-type&gt;&lt;contributors&gt;&lt;authors&gt;&lt;author&gt;Kovats, E.&lt;/author&gt;&lt;/authors&gt;&lt;/contributors&gt;&lt;titles&gt;&lt;title&gt;Characterization of organic compounds by gas chromatography. Part 1. Retention. indices of aliphatic halides, alcohols, aldehydes and ketones&lt;/title&gt;&lt;secondary-title&gt;Helv. Chim. Acta.&lt;/secondary-title&gt;&lt;/titles&gt;&lt;pages&gt;1915-1932&lt;/pages&gt;&lt;volume&gt;41&lt;/volume&gt;&lt;dates&gt;&lt;year&gt;1958&lt;/year&gt;&lt;/dates&gt;&lt;urls&gt;&lt;/urls&gt;&lt;/record&gt;&lt;/Cite&gt;&lt;/EndNote&gt;</w:instrTex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separate"/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t>[</w:t>
              </w:r>
              <w:r w:rsidRPr="00F81DEE">
                <w:rPr>
                  <w:rFonts w:ascii="Times New Roman" w:hAnsi="Times New Roman" w:cs="Times New Roman"/>
                  <w:noProof/>
                  <w:color w:val="000000"/>
                  <w:sz w:val="16"/>
                  <w:szCs w:val="16"/>
                  <w:vertAlign w:val="superscript"/>
                </w:rPr>
                <w:t>22</w: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end"/>
              </w:r>
            </w:hyperlink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0 ± 1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319F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8 ± 19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entriacontane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8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00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 xml:space="preserve"> </w:t>
            </w:r>
            <w:hyperlink w:anchor="_ENREF_22" w:tooltip="Kovats, 1958 #103" w:history="1"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begin"/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instrText xml:space="preserve"> ADDIN EN.CITE &lt;EndNote&gt;&lt;Cite&gt;&lt;Author&gt;Kovats&lt;/Author&gt;&lt;Year&gt;1958&lt;/Year&gt;&lt;RecNum&gt;103&lt;/RecNum&gt;&lt;DisplayText&gt;&lt;style face="superscript"&gt;22&lt;/style&gt;&lt;/DisplayText&gt;&lt;record&gt;&lt;rec-number&gt;103&lt;/rec-number&gt;&lt;foreign-keys&gt;&lt;key app="EN" db-id="2dpspzwedf2wr5edfarp9pwk2w5fwwt0e2rt"&gt;103&lt;/key&gt;&lt;/foreign-keys&gt;&lt;ref-type name="Journal Article"&gt;17&lt;/ref-type&gt;&lt;contributors&gt;&lt;authors&gt;&lt;author&gt;Kovats, E.&lt;/author&gt;&lt;/authors&gt;&lt;/contributors&gt;&lt;titles&gt;&lt;title&gt;Characterization of organic compounds by gas chromatography. Part 1. Retention. indices of aliphatic halides, alcohols, aldehydes and ketones&lt;/title&gt;&lt;secondary-title&gt;Helv. Chim. Acta.&lt;/secondary-title&gt;&lt;/titles&gt;&lt;pages&gt;1915-1932&lt;/pages&gt;&lt;volume&gt;41&lt;/volume&gt;&lt;dates&gt;&lt;year&gt;1958&lt;/year&gt;&lt;/dates&gt;&lt;urls&gt;&lt;/urls&gt;&lt;/record&gt;&lt;/Cite&gt;&lt;/EndNote&gt;</w:instrTex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separate"/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t>[</w:t>
              </w:r>
              <w:r w:rsidRPr="00F81DEE">
                <w:rPr>
                  <w:rFonts w:ascii="Times New Roman" w:hAnsi="Times New Roman" w:cs="Times New Roman"/>
                  <w:noProof/>
                  <w:color w:val="000000"/>
                  <w:sz w:val="16"/>
                  <w:szCs w:val="16"/>
                  <w:vertAlign w:val="superscript"/>
                </w:rPr>
                <w:t>22</w: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end"/>
              </w:r>
            </w:hyperlink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14</w:t>
            </w:r>
            <w:r w:rsidRPr="00F81DE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vertAlign w:val="superscript"/>
              </w:rPr>
              <w:t>b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± 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319F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00 ± 26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Triatriacontane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28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300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 xml:space="preserve"> </w:t>
            </w:r>
            <w:hyperlink w:anchor="_ENREF_22" w:tooltip="Kovats, 1958 #103" w:history="1"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begin"/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instrText xml:space="preserve"> ADDIN EN.CITE &lt;EndNote&gt;&lt;Cite&gt;&lt;Author&gt;Kovats&lt;/Author&gt;&lt;Year&gt;1958&lt;/Year&gt;&lt;RecNum&gt;103&lt;/RecNum&gt;&lt;DisplayText&gt;&lt;style face="superscript"&gt;22&lt;/style&gt;&lt;/DisplayText&gt;&lt;record&gt;&lt;rec-number&gt;103&lt;/rec-number&gt;&lt;foreign-keys&gt;&lt;key app="EN" db-id="2dpspzwedf2wr5edfarp9pwk2w5fwwt0e2rt"&gt;103&lt;/key&gt;&lt;/foreign-keys&gt;&lt;ref-type name="Journal Article"&gt;17&lt;/ref-type&gt;&lt;contributors&gt;&lt;authors&gt;&lt;author&gt;Kovats, E.&lt;/author&gt;&lt;/authors&gt;&lt;/contributors&gt;&lt;titles&gt;&lt;title&gt;Characterization of organic compounds by gas chromatography. Part 1. Retention. indices of aliphatic halides, alcohols, aldehydes and ketones&lt;/title&gt;&lt;secondary-title&gt;Helv. Chim. Acta.&lt;/secondary-title&gt;&lt;/titles&gt;&lt;pages&gt;1915-1932&lt;/pages&gt;&lt;volume&gt;41&lt;/volume&gt;&lt;dates&gt;&lt;year&gt;1958&lt;/year&gt;&lt;/dates&gt;&lt;urls&gt;&lt;/urls&gt;&lt;/record&gt;&lt;/Cite&gt;&lt;/EndNote&gt;</w:instrTex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separate"/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t>[</w:t>
              </w:r>
              <w:r w:rsidRPr="00F81DEE">
                <w:rPr>
                  <w:rFonts w:ascii="Times New Roman" w:hAnsi="Times New Roman" w:cs="Times New Roman"/>
                  <w:noProof/>
                  <w:color w:val="000000"/>
                  <w:sz w:val="16"/>
                  <w:szCs w:val="16"/>
                  <w:vertAlign w:val="superscript"/>
                </w:rPr>
                <w:t>22</w: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end"/>
              </w:r>
            </w:hyperlink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Tr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8319F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114 ± 32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iCs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bCs/>
                <w:iCs/>
                <w:color w:val="000000"/>
                <w:sz w:val="16"/>
                <w:szCs w:val="16"/>
              </w:rPr>
              <w:t>Total alkanes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  <w:t>1603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± 7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</w:pPr>
            <w:r w:rsidRPr="008319FE"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  <w:t>1048 ± 108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ampesterol</w:t>
            </w:r>
            <w:proofErr w:type="spellEnd"/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23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93</w:t>
            </w:r>
            <w:r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3 ± 1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27E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5 ± 13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tigmasterol</w:t>
            </w:r>
            <w:proofErr w:type="spellEnd"/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27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3249 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[</w:t>
            </w:r>
            <w:hyperlink w:anchor="_ENREF_32" w:tooltip="Keiser, 1986 #346" w:history="1"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begin"/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instrText xml:space="preserve"> ADDIN EN.CITE &lt;EndNote&gt;&lt;Cite&gt;&lt;Author&gt;Keiser&lt;/Author&gt;&lt;Year&gt;1986&lt;/Year&gt;&lt;RecNum&gt;346&lt;/RecNum&gt;&lt;DisplayText&gt;&lt;style face="superscript"&gt;32&lt;/style&gt;&lt;/DisplayText&gt;&lt;record&gt;&lt;rec-number&gt;346&lt;/rec-number&gt;&lt;foreign-keys&gt;&lt;key app="EN" db-id="2dpspzwedf2wr5edfarp9pwk2w5fwwt0e2rt"&gt;346&lt;/key&gt;&lt;/foreign-keys&gt;&lt;ref-type name="Journal Article"&gt;17&lt;/ref-type&gt;&lt;contributors&gt;&lt;authors&gt;&lt;author&gt;L. S. Keiser&lt;/author&gt;&lt;author&gt; I. G. Yazlovetsky&lt;/author&gt;&lt;author&gt;V. N. Retunsky&lt;/author&gt;&lt;/authors&gt;&lt;/contributors&gt;&lt;titles&gt;&lt;secondary-title&gt;J. Anal. Chem.&lt;/secondary-title&gt;&lt;/titles&gt;&lt;periodical&gt;&lt;full-title&gt;J. Anal. Chem.&lt;/full-title&gt;&lt;/periodical&gt;&lt;pages&gt;1166-1172&lt;/pages&gt;&lt;volume&gt;41&lt;/volume&gt;&lt;number&gt;9&lt;/number&gt;&lt;dates&gt;&lt;year&gt;1986&lt;/year&gt;&lt;/dates&gt;&lt;urls&gt;&lt;/urls&gt;&lt;/record&gt;&lt;/Cite&gt;&lt;/EndNote&gt;</w:instrTex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separate"/>
              </w:r>
              <w:r w:rsidRPr="00F81DEE">
                <w:rPr>
                  <w:rFonts w:ascii="Times New Roman" w:hAnsi="Times New Roman" w:cs="Times New Roman"/>
                  <w:noProof/>
                  <w:color w:val="000000"/>
                  <w:sz w:val="16"/>
                  <w:szCs w:val="16"/>
                  <w:vertAlign w:val="superscript"/>
                </w:rPr>
                <w:t>32</w: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end"/>
              </w:r>
            </w:hyperlink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1 ± 1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27E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7 ± 14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β-</w:t>
            </w: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itosterol</w:t>
            </w:r>
            <w:proofErr w:type="spellEnd"/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33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3408 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[</w:t>
            </w:r>
            <w:hyperlink w:anchor="_ENREF_33" w:tooltip="Alberts, 1992 #347" w:history="1"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begin"/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instrText xml:space="preserve"> ADDIN EN.CITE &lt;EndNote&gt;&lt;Cite&gt;&lt;Author&gt;Alberts&lt;/Author&gt;&lt;Year&gt;1992&lt;/Year&gt;&lt;RecNum&gt;347&lt;/RecNum&gt;&lt;DisplayText&gt;&lt;style face="superscript"&gt;33&lt;/style&gt;&lt;/DisplayText&gt;&lt;record&gt;&lt;rec-number&gt;347&lt;/rec-number&gt;&lt;foreign-keys&gt;&lt;key app="EN" db-id="2dpspzwedf2wr5edfarp9pwk2w5fwwt0e2rt"&gt;347&lt;/key&gt;&lt;/foreign-keys&gt;&lt;ref-type name="Journal Article"&gt;17&lt;/ref-type&gt;&lt;contributors&gt;&lt;authors&gt;&lt;author&gt;A. C. Alberts &lt;/author&gt;&lt;author&gt;T. R. Sharp, &lt;/author&gt;&lt;author&gt;D. I. Werner, &lt;/author&gt;&lt;author&gt;P. J. Weldon &lt;/author&gt;&lt;/authors&gt;&lt;/contributors&gt;&lt;titles&gt;&lt;title&gt;Seasonal variation of lipids in femoral gland secretions of male green Iguanas (Iguana iguana). &lt;/title&gt;&lt;secondary-title&gt;J. Chem. Ecol.&lt;/secondary-title&gt;&lt;/titles&gt;&lt;periodical&gt;&lt;full-title&gt;J. Chem. Ecol.&lt;/full-title&gt;&lt;/periodical&gt;&lt;pages&gt;703-712&lt;/pages&gt;&lt;volume&gt;18&lt;/volume&gt;&lt;dates&gt;&lt;year&gt;1992&lt;/year&gt;&lt;/dates&gt;&lt;urls&gt;&lt;/urls&gt;&lt;/record&gt;&lt;/Cite&gt;&lt;/EndNote&gt;</w:instrTex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separate"/>
              </w:r>
              <w:r w:rsidRPr="00F81DEE">
                <w:rPr>
                  <w:rFonts w:ascii="Times New Roman" w:hAnsi="Times New Roman" w:cs="Times New Roman"/>
                  <w:noProof/>
                  <w:color w:val="000000"/>
                  <w:sz w:val="16"/>
                  <w:szCs w:val="16"/>
                  <w:vertAlign w:val="superscript"/>
                </w:rPr>
                <w:t>33</w:t>
              </w:r>
              <w:r w:rsidRPr="00F81DEE">
                <w:rPr>
                  <w:rFonts w:ascii="Times New Roman" w:hAnsi="Times New Roman" w:cs="Times New Roman"/>
                  <w:color w:val="000000"/>
                  <w:sz w:val="16"/>
                  <w:szCs w:val="16"/>
                  <w:vertAlign w:val="superscript"/>
                </w:rPr>
                <w:fldChar w:fldCharType="end"/>
              </w:r>
            </w:hyperlink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1 ± 3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27E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6 ± 38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terol 1</w:t>
            </w:r>
            <w:r w:rsidRPr="00F81DE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40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2 ± 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27E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2 ± 4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β-</w:t>
            </w: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itosterone</w:t>
            </w:r>
            <w:proofErr w:type="spellEnd"/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47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3 ± 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27E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2 ± 32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terol 2</w:t>
            </w:r>
            <w:r w:rsidRPr="00F81DE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63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Tr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proofErr w:type="spellStart"/>
            <w:r w:rsidRPr="00F027E1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Tr</w:t>
            </w:r>
            <w:proofErr w:type="spellEnd"/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iCs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bCs/>
                <w:iCs/>
                <w:color w:val="000000"/>
                <w:sz w:val="16"/>
                <w:szCs w:val="16"/>
              </w:rPr>
              <w:t>Total sterols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  <w:t>1130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± 7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</w:pPr>
            <w:r w:rsidRPr="00F027E1"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  <w:t>522 ± 101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14,16 </w:t>
            </w: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entriacontanedione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37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375</w:t>
            </w:r>
            <w:r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05 ± 5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27E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14 ± 21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16,18 </w:t>
            </w: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triatriacontanedione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8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5 ± 1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27E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6 ± 11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iCs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bCs/>
                <w:iCs/>
                <w:color w:val="000000"/>
                <w:sz w:val="16"/>
                <w:szCs w:val="16"/>
              </w:rPr>
              <w:t xml:space="preserve">Total </w:t>
            </w:r>
            <w:r w:rsidRPr="00F81DE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β-</w:t>
            </w:r>
            <w:proofErr w:type="spellStart"/>
            <w:r w:rsidRPr="00F81DE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diketones</w:t>
            </w:r>
            <w:proofErr w:type="spellEnd"/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 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  <w:t>1700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± 7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</w:pPr>
            <w:r w:rsidRPr="00F027E1"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  <w:t>930 ± 32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Tetracosanyl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exadecanoate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13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3 ± 1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692054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7 ± 32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exacosanyl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exadecanoate</w:t>
            </w:r>
            <w:proofErr w:type="spellEnd"/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33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74 ± 1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692054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1 ± 19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ctacosanyl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ex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ecanoate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51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60 ± 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692054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64 ± 70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ctacosanyl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ctadecanoate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69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30 ± 2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692054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88 ± 11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ctacosanyl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eicosanoate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95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38 ± 3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692054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20 ± 23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ctacosanyl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ocosanoate</w:t>
            </w:r>
            <w:proofErr w:type="spellEnd"/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e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8 ± 3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692054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73 ± 19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ctacosanyl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tetracosanoate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e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7 ± 1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692054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4 ± 15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ctacosanyl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exacosanoate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e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2 ± 1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692054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5 ± 15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ctacosanyl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ctacosanoate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e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Tr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proofErr w:type="spellStart"/>
            <w:r w:rsidRPr="0069205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Tr</w:t>
            </w:r>
            <w:proofErr w:type="spellEnd"/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iCs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bCs/>
                <w:iCs/>
                <w:color w:val="000000"/>
                <w:sz w:val="16"/>
                <w:szCs w:val="16"/>
              </w:rPr>
              <w:t xml:space="preserve">Total wax esters 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  <w:t>3203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± 18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</w:pPr>
            <w:r w:rsidRPr="00692054"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  <w:t>3291 ± 204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ctacosanol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8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18</w:t>
            </w:r>
            <w:r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70</w:t>
            </w:r>
            <w:r w:rsidRPr="00F81DE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vertAlign w:val="superscript"/>
              </w:rPr>
              <w:t>b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± 7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319F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44 ± 36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iCs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bCs/>
                <w:iCs/>
                <w:color w:val="000000"/>
                <w:sz w:val="16"/>
                <w:szCs w:val="16"/>
              </w:rPr>
              <w:t>Total fatty alcohol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  <w:t>1570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± 7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</w:pPr>
            <w:r w:rsidRPr="008319FE"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  <w:t>444 ± 36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ctacosanal</w:t>
            </w:r>
            <w:proofErr w:type="spellEnd"/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2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8 ± 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319F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7 ± 13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iCs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bCs/>
                <w:iCs/>
                <w:color w:val="000000"/>
                <w:sz w:val="16"/>
                <w:szCs w:val="16"/>
              </w:rPr>
              <w:t>Total aldehyde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  <w:t>108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± 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</w:pPr>
            <w:r w:rsidRPr="00F027E1">
              <w:rPr>
                <w:rFonts w:ascii="Times New Roman" w:hAnsi="Times New Roman" w:cs="Times New Roman"/>
                <w:b/>
                <w:color w:val="000000"/>
                <w:sz w:val="16"/>
                <w:szCs w:val="16"/>
              </w:rPr>
              <w:t>117 ± 13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23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Total identified 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F81DE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8873</w:t>
            </w:r>
            <w:r w:rsidRPr="00F81DE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± 564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:rsidR="0088579A" w:rsidRPr="00F81DEE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69205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7837 ± 654</w:t>
            </w:r>
          </w:p>
        </w:tc>
      </w:tr>
      <w:tr w:rsidR="0088579A" w:rsidRPr="00F81DEE" w:rsidTr="0088579A">
        <w:trPr>
          <w:cantSplit/>
          <w:trHeight w:val="227"/>
        </w:trPr>
        <w:tc>
          <w:tcPr>
            <w:tcW w:w="9180" w:type="dxa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8579A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</w:pPr>
          </w:p>
          <w:p w:rsidR="0088579A" w:rsidRPr="00692054" w:rsidRDefault="0088579A" w:rsidP="0088579A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</w:pPr>
            <w:r w:rsidRPr="00692054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vertAlign w:val="superscript"/>
              </w:rPr>
              <w:t>a</w:t>
            </w:r>
            <w:r w:rsidRPr="00692054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 xml:space="preserve"> CO2 flow rate of 0.04 kgmin-1 for 4 hours</w:t>
            </w:r>
            <w:r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>,</w:t>
            </w:r>
            <w:r w:rsidRPr="00692054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 xml:space="preserve"> </w:t>
            </w:r>
            <w:r w:rsidRPr="00692054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vertAlign w:val="superscript"/>
              </w:rPr>
              <w:t>b</w:t>
            </w:r>
            <w:r w:rsidRPr="00692054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 xml:space="preserve"> Co-elution of </w:t>
            </w:r>
            <w:proofErr w:type="spellStart"/>
            <w:r w:rsidRPr="00692054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>hentriacontane</w:t>
            </w:r>
            <w:proofErr w:type="spellEnd"/>
            <w:r w:rsidRPr="00692054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 xml:space="preserve"> and </w:t>
            </w:r>
            <w:proofErr w:type="spellStart"/>
            <w:r w:rsidRPr="00692054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>octacosanol</w:t>
            </w:r>
            <w:proofErr w:type="spellEnd"/>
            <w:r w:rsidRPr="00692054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 xml:space="preserve"> showed total of both compounds</w:t>
            </w:r>
            <w:r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>,</w:t>
            </w:r>
            <w:r w:rsidRPr="00692054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 xml:space="preserve"> </w:t>
            </w:r>
            <w:r w:rsidRPr="0088579A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vertAlign w:val="superscript"/>
              </w:rPr>
              <w:t>c</w:t>
            </w:r>
            <w:r w:rsidRPr="00692054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 xml:space="preserve"> Literat</w:t>
            </w:r>
            <w:r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 xml:space="preserve">ure KI: DB-1 GC column, </w:t>
            </w:r>
            <w:r w:rsidRPr="0088579A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vertAlign w:val="superscript"/>
              </w:rPr>
              <w:t>d</w:t>
            </w:r>
            <w:r w:rsidRPr="00692054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 xml:space="preserve"> Estimated non-polar retention index (n-alkane scale) from NIST library 2008</w:t>
            </w:r>
            <w:r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 xml:space="preserve">, </w:t>
            </w:r>
            <w:r w:rsidRPr="0088579A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vertAlign w:val="superscript"/>
              </w:rPr>
              <w:t>e</w:t>
            </w:r>
            <w:r w:rsidRPr="00692054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692054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>Hexacontane</w:t>
            </w:r>
            <w:proofErr w:type="spellEnd"/>
            <w:r w:rsidRPr="00692054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 xml:space="preserve">: no clear peak so no KI calculated </w:t>
            </w:r>
            <w:proofErr w:type="spellStart"/>
            <w:r w:rsidRPr="00692054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>Tr</w:t>
            </w:r>
            <w:proofErr w:type="spellEnd"/>
            <w:r w:rsidRPr="00692054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 xml:space="preserve"> = Trace level with limit of quantification approximately &lt; 0.1 mgmL-1</w:t>
            </w:r>
          </w:p>
        </w:tc>
      </w:tr>
    </w:tbl>
    <w:p w:rsidR="0088579A" w:rsidRDefault="0088579A" w:rsidP="0088579A">
      <w:bookmarkStart w:id="0" w:name="_GoBack"/>
      <w:bookmarkEnd w:id="0"/>
    </w:p>
    <w:sectPr w:rsidR="0088579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8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319FE"/>
    <w:rsid w:val="00302AF0"/>
    <w:rsid w:val="00692054"/>
    <w:rsid w:val="008319FE"/>
    <w:rsid w:val="0088579A"/>
    <w:rsid w:val="00F027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319F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1PaperTitle">
    <w:name w:val="01 Paper Title"/>
    <w:qFormat/>
    <w:rsid w:val="0088579A"/>
    <w:pPr>
      <w:spacing w:after="180" w:line="360" w:lineRule="exact"/>
    </w:pPr>
    <w:rPr>
      <w:rFonts w:ascii="Times New Roman" w:eastAsia="Times New Roman" w:hAnsi="Times New Roman" w:cs="Times New Roman"/>
      <w:b/>
      <w:position w:val="7"/>
      <w:sz w:val="32"/>
      <w:szCs w:val="32"/>
      <w:lang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319F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1PaperTitle">
    <w:name w:val="01 Paper Title"/>
    <w:qFormat/>
    <w:rsid w:val="0088579A"/>
    <w:pPr>
      <w:spacing w:after="180" w:line="360" w:lineRule="exact"/>
    </w:pPr>
    <w:rPr>
      <w:rFonts w:ascii="Times New Roman" w:eastAsia="Times New Roman" w:hAnsi="Times New Roman" w:cs="Times New Roman"/>
      <w:b/>
      <w:position w:val="7"/>
      <w:sz w:val="32"/>
      <w:szCs w:val="32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</TotalTime>
  <Pages>1</Pages>
  <Words>1743</Words>
  <Characters>9938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6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rew Hunt</dc:creator>
  <cp:lastModifiedBy>Andrew Hunt</cp:lastModifiedBy>
  <cp:revision>1</cp:revision>
  <dcterms:created xsi:type="dcterms:W3CDTF">2013-12-03T09:41:00Z</dcterms:created>
  <dcterms:modified xsi:type="dcterms:W3CDTF">2013-12-03T10:26:00Z</dcterms:modified>
</cp:coreProperties>
</file>